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F13C8" w:rsidRPr="009B75FA" w:rsidRDefault="00E628F5" w:rsidP="009B75FA">
      <w:pPr>
        <w:pStyle w:val="Title"/>
        <w:rPr>
          <w:sz w:val="24"/>
          <w:szCs w:val="24"/>
        </w:rPr>
      </w:pPr>
      <w:r w:rsidRPr="00E628F5">
        <w:rPr>
          <w:sz w:val="24"/>
          <w:szCs w:val="24"/>
        </w:rPr>
        <w:t>Quantification of cancer cell migration with an integrated experimental-computational pipeline</w:t>
      </w:r>
    </w:p>
    <w:p w:rsidR="00255B67" w:rsidRPr="00956A27" w:rsidRDefault="00DF13C8" w:rsidP="00EA7AD4">
      <w:pPr>
        <w:pStyle w:val="Subtitle"/>
        <w:rPr>
          <w:lang w:val="es-SV"/>
        </w:rPr>
      </w:pPr>
      <w:r w:rsidRPr="00956A27">
        <w:rPr>
          <w:lang w:val="es-SV"/>
        </w:rPr>
        <w:t>Edwin F. Ju</w:t>
      </w:r>
      <w:r w:rsidR="002D3E59" w:rsidRPr="00956A27">
        <w:rPr>
          <w:lang w:val="es-SV"/>
        </w:rPr>
        <w:t>a</w:t>
      </w:r>
      <w:r w:rsidRPr="00956A27">
        <w:rPr>
          <w:lang w:val="es-SV"/>
        </w:rPr>
        <w:t>rez</w:t>
      </w:r>
      <w:r w:rsidR="008F7C29" w:rsidRPr="008F7C29">
        <w:rPr>
          <w:vertAlign w:val="superscript"/>
          <w:lang w:val="es-SV"/>
        </w:rPr>
        <w:t>‡</w:t>
      </w:r>
      <w:r w:rsidR="008F7C29">
        <w:rPr>
          <w:vertAlign w:val="superscript"/>
          <w:lang w:val="es-SV"/>
        </w:rPr>
        <w:t>,</w:t>
      </w:r>
      <w:r w:rsidR="00C82690" w:rsidRPr="00956A27">
        <w:rPr>
          <w:vertAlign w:val="superscript"/>
          <w:lang w:val="es-SV"/>
        </w:rPr>
        <w:t>1</w:t>
      </w:r>
      <w:r w:rsidR="00956A27" w:rsidRPr="00956A27">
        <w:rPr>
          <w:vertAlign w:val="superscript"/>
          <w:lang w:val="es-SV"/>
        </w:rPr>
        <w:t>*</w:t>
      </w:r>
      <w:r w:rsidR="00C82690" w:rsidRPr="00956A27">
        <w:rPr>
          <w:vertAlign w:val="superscript"/>
          <w:lang w:val="es-SV"/>
        </w:rPr>
        <w:t>,2</w:t>
      </w:r>
      <w:r w:rsidR="00956A27">
        <w:rPr>
          <w:vertAlign w:val="superscript"/>
          <w:lang w:val="es-SV"/>
        </w:rPr>
        <w:t>*,3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>, Carolina Garri</w:t>
      </w:r>
      <w:r w:rsidR="00C82690" w:rsidRPr="00956A27">
        <w:rPr>
          <w:vertAlign w:val="superscript"/>
          <w:lang w:val="es-SV"/>
        </w:rPr>
        <w:t>1</w:t>
      </w:r>
      <w:r w:rsidRPr="00956A27">
        <w:rPr>
          <w:lang w:val="es-SV"/>
        </w:rPr>
        <w:t>, Ahmadreza Ghaffarizadeh</w:t>
      </w:r>
      <w:r w:rsidR="00C82690" w:rsidRPr="00956A27">
        <w:rPr>
          <w:vertAlign w:val="superscript"/>
          <w:lang w:val="es-SV"/>
        </w:rPr>
        <w:t>1</w:t>
      </w:r>
      <w:r w:rsidR="00956A27">
        <w:rPr>
          <w:vertAlign w:val="superscript"/>
          <w:lang w:val="es-SV"/>
        </w:rPr>
        <w:t>*</w:t>
      </w:r>
      <w:r w:rsidRPr="00956A27">
        <w:rPr>
          <w:lang w:val="es-SV"/>
        </w:rPr>
        <w:t xml:space="preserve">, </w:t>
      </w:r>
    </w:p>
    <w:p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="00956A27">
        <w:rPr>
          <w:vertAlign w:val="superscript"/>
        </w:rPr>
        <w:t>*,</w:t>
      </w:r>
      <w:r w:rsidR="00162FAD">
        <w:rPr>
          <w:vertAlign w:val="superscript"/>
        </w:rPr>
        <w:t>4</w:t>
      </w:r>
      <w:r w:rsidR="00956A27" w:rsidRPr="00956A27">
        <w:rPr>
          <w:vertAlign w:val="superscript"/>
        </w:rPr>
        <w:t>†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:rsidR="00C82690" w:rsidRPr="00624952" w:rsidRDefault="00C82690" w:rsidP="00EA7AD4">
      <w:pPr>
        <w:pStyle w:val="Subtitle"/>
      </w:pPr>
    </w:p>
    <w:p w:rsidR="00C82690" w:rsidRPr="00624952" w:rsidRDefault="00C82690" w:rsidP="00EA7AD4">
      <w:pPr>
        <w:pStyle w:val="Subtitle"/>
      </w:pPr>
      <w:r w:rsidRPr="00624952">
        <w:t>1: Lawrence J. Ellison Institute for Transformative Medicine, Keck School of Medicine, University of Southern California, Los Angeles, California</w:t>
      </w:r>
      <w:r w:rsidR="008F7C29">
        <w:t>, 90007</w:t>
      </w:r>
    </w:p>
    <w:p w:rsidR="00C82690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  <w:r w:rsidR="008F7C29">
        <w:t>, 90007</w:t>
      </w:r>
    </w:p>
    <w:p w:rsidR="00956A27" w:rsidRDefault="00956A27" w:rsidP="00956A27">
      <w:pPr>
        <w:jc w:val="center"/>
      </w:pPr>
      <w:r>
        <w:t xml:space="preserve">3: </w:t>
      </w:r>
      <w:r w:rsidR="00D157C9">
        <w:t>Department</w:t>
      </w:r>
      <w:r w:rsidR="00162FAD">
        <w:t xml:space="preserve"> of Medicine, </w:t>
      </w:r>
      <w:r>
        <w:t>University of California San Diego, San Diego, California</w:t>
      </w:r>
      <w:r w:rsidR="008F7C29">
        <w:t>, 92093</w:t>
      </w:r>
    </w:p>
    <w:p w:rsidR="00956A27" w:rsidRPr="00956A27" w:rsidRDefault="00162FAD" w:rsidP="00956A27">
      <w:pPr>
        <w:jc w:val="center"/>
      </w:pPr>
      <w:r>
        <w:t>4</w:t>
      </w:r>
      <w:r w:rsidR="00956A27">
        <w:t xml:space="preserve">: </w:t>
      </w:r>
      <w:r>
        <w:t xml:space="preserve">Intelligent </w:t>
      </w:r>
      <w:r>
        <w:t xml:space="preserve">Systems </w:t>
      </w:r>
      <w:r>
        <w:t>Engineering</w:t>
      </w:r>
      <w:r>
        <w:t xml:space="preserve">, </w:t>
      </w:r>
      <w:r w:rsidR="00956A27">
        <w:t xml:space="preserve">Indiana University, </w:t>
      </w:r>
      <w:r>
        <w:t>Blooming</w:t>
      </w:r>
      <w:r>
        <w:t>ton</w:t>
      </w:r>
      <w:r w:rsidR="00956A27">
        <w:t>, Indiana</w:t>
      </w:r>
      <w:r w:rsidR="008F7C29">
        <w:t>, 47405</w:t>
      </w:r>
    </w:p>
    <w:p w:rsidR="00956A27" w:rsidRPr="00956A27" w:rsidRDefault="008F7C29" w:rsidP="00956A27">
      <w:pPr>
        <w:jc w:val="center"/>
      </w:pPr>
      <w:r w:rsidRPr="008F7C29">
        <w:t>‡:</w:t>
      </w:r>
      <w:r>
        <w:t xml:space="preserve"> corresponding author, </w:t>
      </w:r>
      <w:r w:rsidR="00956A27">
        <w:t>*: former</w:t>
      </w:r>
      <w:r>
        <w:t xml:space="preserve"> institution, </w:t>
      </w:r>
      <w:r w:rsidR="00956A27">
        <w:t>†: Current</w:t>
      </w:r>
      <w:r>
        <w:t xml:space="preserve"> institution</w:t>
      </w:r>
    </w:p>
    <w:p w:rsidR="00DF13C8" w:rsidRPr="00624952" w:rsidRDefault="00DF13C8" w:rsidP="00EA7AD4"/>
    <w:p w:rsidR="00255B67" w:rsidRPr="00624952" w:rsidRDefault="00255B67" w:rsidP="00EA7AD4">
      <w:pPr>
        <w:pStyle w:val="Heading1"/>
      </w:pPr>
      <w:r w:rsidRPr="00624952">
        <w:t>Abstract</w:t>
      </w:r>
    </w:p>
    <w:p w:rsidR="00D555C5" w:rsidRPr="00624952" w:rsidRDefault="00D555C5" w:rsidP="00EA7AD4"/>
    <w:p w:rsidR="00255B67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 xml:space="preserve">The experimental component uses the </w:t>
      </w:r>
      <w:proofErr w:type="spellStart"/>
      <w:r w:rsidR="00AE37B8">
        <w:t>Oris</w:t>
      </w:r>
      <w:proofErr w:type="spellEnd"/>
      <w:r w:rsidR="00AE37B8">
        <w:t xml:space="preserve">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</w:t>
      </w:r>
      <w:proofErr w:type="spellStart"/>
      <w:r w:rsidR="00AE37B8">
        <w:t>Matlab</w:t>
      </w:r>
      <w:proofErr w:type="spellEnd"/>
      <w:r w:rsidR="00AE37B8">
        <w:t xml:space="preserve">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 xml:space="preserve">quantify </w:t>
      </w:r>
      <w:r w:rsidR="00CE2B71">
        <w:t xml:space="preserve">cell </w:t>
      </w:r>
      <w:r w:rsidR="00AE37B8" w:rsidRPr="00AA43B9">
        <w:t>migration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</w:t>
      </w:r>
      <w:r w:rsidR="00CE2B71">
        <w:t xml:space="preserve">extracellular </w:t>
      </w:r>
      <w:r w:rsidR="00CC1526" w:rsidRPr="00CC1526">
        <w:t>Anterior Gradient 2</w:t>
      </w:r>
      <w:r w:rsidR="00CC1526">
        <w:t xml:space="preserve"> (</w:t>
      </w:r>
      <w:r w:rsidR="00CE2B71">
        <w:t>eAGR2</w:t>
      </w:r>
      <w:r w:rsidR="00CC1526">
        <w:t>) protein</w:t>
      </w:r>
      <w:r w:rsidRPr="00624952">
        <w:t xml:space="preserve"> </w:t>
      </w:r>
      <w:r w:rsidR="00CE2B71">
        <w:t>on</w:t>
      </w:r>
      <w:r w:rsidR="00CE2B71" w:rsidRPr="00624952">
        <w:t xml:space="preserve"> </w:t>
      </w:r>
      <w:r w:rsidRPr="00624952">
        <w:t>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0F54CB">
        <w:t xml:space="preserve">inhibiting </w:t>
      </w:r>
      <w:r w:rsidR="00CE2B71">
        <w:t xml:space="preserve">eAGR2 </w:t>
      </w:r>
      <w:r w:rsidR="00AE37B8">
        <w:t>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:rsidR="009D3F67" w:rsidRDefault="009D3F67" w:rsidP="00EA7AD4"/>
    <w:p w:rsidR="009D3F67" w:rsidRDefault="00D6624D" w:rsidP="00D6624D">
      <w:pPr>
        <w:pStyle w:val="Heading1"/>
      </w:pPr>
      <w:r>
        <w:t>Keyw</w:t>
      </w:r>
      <w:r w:rsidR="009D3F67">
        <w:t>ords</w:t>
      </w:r>
    </w:p>
    <w:p w:rsidR="00D6624D" w:rsidRDefault="00D6624D" w:rsidP="00EA7AD4"/>
    <w:p w:rsidR="009D3F67" w:rsidRPr="00624952" w:rsidRDefault="00D6624D" w:rsidP="00EA7AD4">
      <w:r>
        <w:t>Migration, Quantification, User-Friendly, Microscopy.</w:t>
      </w:r>
    </w:p>
    <w:p w:rsidR="00A3426F" w:rsidRPr="00624952" w:rsidRDefault="00A3426F" w:rsidP="00EA7AD4"/>
    <w:p w:rsidR="00DF13C8" w:rsidRPr="00624952" w:rsidRDefault="00A3426F" w:rsidP="00EA7AD4">
      <w:pPr>
        <w:pStyle w:val="Heading1"/>
      </w:pPr>
      <w:r w:rsidRPr="00624952">
        <w:t>Introduction</w:t>
      </w:r>
    </w:p>
    <w:p w:rsidR="00D555C5" w:rsidRPr="00624952" w:rsidRDefault="00D555C5" w:rsidP="00EA7AD4">
      <w:pPr>
        <w:pStyle w:val="Heading2"/>
        <w:spacing w:before="0"/>
      </w:pPr>
    </w:p>
    <w:p w:rsidR="0082577C" w:rsidRPr="00624952" w:rsidRDefault="0082577C" w:rsidP="00EA7AD4">
      <w:pPr>
        <w:pStyle w:val="Heading2"/>
        <w:spacing w:before="0"/>
      </w:pPr>
      <w:r w:rsidRPr="00624952">
        <w:t>Objectives</w:t>
      </w:r>
    </w:p>
    <w:p w:rsidR="0082577C" w:rsidRPr="00624952" w:rsidRDefault="00EE0327" w:rsidP="00EA7AD4">
      <w:r w:rsidRPr="00624952">
        <w:t xml:space="preserve">We set out to design and implement </w:t>
      </w:r>
      <w:r w:rsidR="009D333D" w:rsidRPr="00624952">
        <w:t xml:space="preserve">a pipeline to quantify cell migration that is </w:t>
      </w:r>
      <w:r w:rsidR="00D375C0" w:rsidRPr="00624952">
        <w:t>robust to image noise, open source, and user friendly</w:t>
      </w:r>
      <w:r w:rsidR="009D333D" w:rsidRPr="00624952">
        <w:t>.</w:t>
      </w:r>
    </w:p>
    <w:p w:rsidR="00366A22" w:rsidRPr="00624952" w:rsidRDefault="00366A22" w:rsidP="00EA7AD4"/>
    <w:p w:rsidR="00045C28" w:rsidRPr="00624952" w:rsidRDefault="004C3FF0" w:rsidP="00EA7AD4">
      <w:pPr>
        <w:pStyle w:val="Heading2"/>
        <w:spacing w:before="0"/>
      </w:pPr>
      <w:r w:rsidRPr="00624952">
        <w:t>Background</w:t>
      </w:r>
    </w:p>
    <w:p w:rsidR="00B32547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 xml:space="preserve">. </w:t>
      </w:r>
      <w:r w:rsidR="00B32547">
        <w:t xml:space="preserve"> Thus, assays that can reliably provide quantitative readouts of cell migration are an important component of cancer research.  Here we describe an integrated computational pipeline</w:t>
      </w:r>
      <w:r w:rsidR="00125E41">
        <w:t xml:space="preserve"> to quantify cell migration using fluorescent microscop</w:t>
      </w:r>
      <w:r w:rsidR="000F54CB">
        <w:t>y</w:t>
      </w:r>
      <w:r w:rsidR="00125E41">
        <w:t xml:space="preserve"> . </w:t>
      </w:r>
    </w:p>
    <w:p w:rsidR="00B32547" w:rsidRDefault="00B32547" w:rsidP="00EA7AD4"/>
    <w:p w:rsidR="00DF13C8" w:rsidRPr="00624952" w:rsidRDefault="00DF13C8" w:rsidP="00EA7AD4">
      <w:r w:rsidRPr="00624952">
        <w:t>The anterior gradient protein 2 (AGR2) has been shown to promote cell migration</w:t>
      </w:r>
      <w:r w:rsidR="00AC2A15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2]</w:t>
      </w:r>
      <w:r w:rsidR="00532C23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532C23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3]</w:t>
      </w:r>
      <w:r w:rsidR="00532C23" w:rsidRPr="00624952">
        <w:fldChar w:fldCharType="end"/>
      </w:r>
      <w:r w:rsidR="00AC2A15" w:rsidRPr="00624952">
        <w:t xml:space="preserve"> and breast cancer </w:t>
      </w:r>
      <w:r w:rsidR="00532C23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4]</w:t>
      </w:r>
      <w:r w:rsidR="00532C23" w:rsidRPr="00624952">
        <w:fldChar w:fldCharType="end"/>
      </w:r>
      <w:r w:rsidR="00AC2A15" w:rsidRPr="00624952">
        <w:t xml:space="preserve">. Therefore, AGR2 </w:t>
      </w:r>
      <w:r w:rsidR="00125E41">
        <w:t xml:space="preserve">is </w:t>
      </w:r>
      <w:r w:rsidR="00AC2A15" w:rsidRPr="00624952">
        <w:t xml:space="preserve">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</w:t>
      </w:r>
      <w:r w:rsidR="00125E41">
        <w:t xml:space="preserve">that will provide a suitable </w:t>
      </w:r>
      <w:r w:rsidR="005C1F2E">
        <w:t>biological readout of cell migration for our pipeline to quantify.</w:t>
      </w:r>
      <w:r w:rsidR="00162FAD">
        <w:t xml:space="preserve"> In other words, </w:t>
      </w:r>
      <w:r w:rsidR="00162FAD">
        <w:t>because AGR2 is known to promote cell migration, it is ideal for testing a computational platform’s ability to detect changes in cell migration</w:t>
      </w:r>
      <w:r w:rsidR="00162FAD">
        <w:t>.</w:t>
      </w:r>
    </w:p>
    <w:p w:rsidR="00D555C5" w:rsidRPr="00624952" w:rsidRDefault="00D555C5" w:rsidP="00EA7AD4"/>
    <w:p w:rsidR="00DF13C8" w:rsidRPr="00624952" w:rsidRDefault="00DF13C8" w:rsidP="00EA7AD4">
      <w:r w:rsidRPr="00624952">
        <w:lastRenderedPageBreak/>
        <w:t xml:space="preserve">In this work, we describe an experimental and computational pipeline to </w:t>
      </w:r>
      <w:r w:rsidR="00D157C9">
        <w:t>quantitate</w:t>
      </w:r>
      <w:r w:rsidR="00D157C9" w:rsidRPr="00624952">
        <w:t xml:space="preserve"> </w:t>
      </w:r>
      <w:r w:rsidRPr="00624952">
        <w:t xml:space="preserve">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532C23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5]</w:t>
      </w:r>
      <w:r w:rsidR="00532C23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</w:t>
      </w:r>
      <w:r w:rsidR="00CE2B71">
        <w:t>extracellu</w:t>
      </w:r>
      <w:r w:rsidR="00AA5688">
        <w:t>l</w:t>
      </w:r>
      <w:r w:rsidR="00CE2B71">
        <w:t>ar</w:t>
      </w:r>
      <w:r w:rsidR="00CE2B71" w:rsidRPr="00624952">
        <w:t xml:space="preserve"> </w:t>
      </w:r>
      <w:r w:rsidRPr="00624952">
        <w:t xml:space="preserve">AGR2 </w:t>
      </w:r>
      <w:r w:rsidR="00537068">
        <w:t>(</w:t>
      </w:r>
      <w:r w:rsidR="00CE2B71">
        <w:t>eAGR2</w:t>
      </w:r>
      <w:r w:rsidR="00537068">
        <w:t>)</w:t>
      </w:r>
      <w:r w:rsidR="008E6838">
        <w:t xml:space="preserve"> with a</w:t>
      </w:r>
      <w:r w:rsidR="00CE2B71">
        <w:t xml:space="preserve"> neutralizing</w:t>
      </w:r>
      <w:r w:rsidR="008E6838">
        <w:t xml:space="preserve">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well-established hypotheses and it can be used to test new hypotheses, thus aiding in and accelerating the drug discovery process.</w:t>
      </w:r>
    </w:p>
    <w:p w:rsidR="00BB7423" w:rsidRPr="00BB7423" w:rsidRDefault="00BB7423" w:rsidP="00BB7423"/>
    <w:p w:rsidR="00DF13C8" w:rsidRPr="00624952" w:rsidRDefault="00DF13C8" w:rsidP="00EA7AD4">
      <w:pPr>
        <w:pStyle w:val="Heading1"/>
      </w:pPr>
      <w:r w:rsidRPr="00624952">
        <w:t>Methods</w:t>
      </w:r>
    </w:p>
    <w:p w:rsidR="00D555C5" w:rsidRPr="00624952" w:rsidRDefault="00D555C5" w:rsidP="00EA7AD4"/>
    <w:p w:rsidR="00DF13C8" w:rsidRPr="00624952" w:rsidRDefault="00DF13C8" w:rsidP="00EA7AD4">
      <w:r w:rsidRPr="00624952">
        <w:rPr>
          <w:b/>
        </w:rPr>
        <w:t>Cell migration assay:</w:t>
      </w:r>
      <w:r w:rsidRPr="00624952">
        <w:t xml:space="preserve"> </w:t>
      </w:r>
      <w:r w:rsidR="000340E6">
        <w:t xml:space="preserve"> The </w:t>
      </w:r>
      <w:proofErr w:type="spellStart"/>
      <w:r w:rsidR="000340E6" w:rsidRPr="000340E6">
        <w:t>Oris</w:t>
      </w:r>
      <w:proofErr w:type="spellEnd"/>
      <w:r w:rsidR="000340E6" w:rsidRPr="000340E6">
        <w:t xml:space="preserve">™ </w:t>
      </w:r>
      <w:r w:rsidR="000340E6">
        <w:t xml:space="preserve">migration </w:t>
      </w:r>
      <w:r w:rsidR="000340E6" w:rsidRPr="000340E6">
        <w:t xml:space="preserve">assay use </w:t>
      </w:r>
      <w:r w:rsidR="000340E6">
        <w:t xml:space="preserve">a </w:t>
      </w:r>
      <w:r w:rsidR="000340E6" w:rsidRPr="000340E6">
        <w:t xml:space="preserve">physical barrier </w:t>
      </w:r>
      <w:r w:rsidR="000340E6">
        <w:t xml:space="preserve">“stopper” </w:t>
      </w:r>
      <w:r w:rsidR="000340E6" w:rsidRPr="000340E6">
        <w:t xml:space="preserve">to create a </w:t>
      </w:r>
      <w:r w:rsidR="000340E6">
        <w:t xml:space="preserve">defined circular region that is intended prevent cell adhesion at the start of the assay.  This </w:t>
      </w:r>
      <w:r w:rsidR="000340E6" w:rsidRPr="000340E6">
        <w:t>central cell-free detection zone i</w:t>
      </w:r>
      <w:r w:rsidR="000340E6">
        <w:t>s in</w:t>
      </w:r>
      <w:r w:rsidR="000340E6" w:rsidRPr="000340E6">
        <w:t xml:space="preserve"> the center of each well of a 96-well plate.</w:t>
      </w:r>
      <w:r w:rsidR="000340E6">
        <w:t xml:space="preserve"> As the cells migrate to the cell-free zone over 24-48 hours, real-time assessment of migratory cells allows acquisition of </w:t>
      </w:r>
      <w:r w:rsidR="000340E6" w:rsidRPr="000340E6">
        <w:t>richer data sets.</w:t>
      </w:r>
      <w:r w:rsidR="000340E6"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Pr="00AA43B9">
        <w:t>We use</w:t>
      </w:r>
      <w:r w:rsidR="00306DF8">
        <w:t>d</w:t>
      </w:r>
      <w:r w:rsidRPr="00624952">
        <w:t xml:space="preserve"> the </w:t>
      </w:r>
      <w:proofErr w:type="spellStart"/>
      <w:r w:rsidRPr="00624952">
        <w:t>Oris</w:t>
      </w:r>
      <w:proofErr w:type="spellEnd"/>
      <w:r w:rsidRPr="00624952">
        <w:t xml:space="preserve"> cell migration assay from Platypus Technologies to create migration regions by inserting stoppers in e</w:t>
      </w:r>
      <w:r w:rsidR="00BB7423">
        <w:t xml:space="preserve">ach of the 96 wells on a plate. </w:t>
      </w:r>
      <w:r w:rsidRPr="00624952">
        <w:t xml:space="preserve">Shortly after inserting the stoppers, we </w:t>
      </w:r>
      <w:r w:rsidRPr="00AA43B9">
        <w:t>seed</w:t>
      </w:r>
      <w:r w:rsidR="00306DF8">
        <w:t>ed</w:t>
      </w:r>
      <w:r w:rsidRPr="00624952">
        <w:t xml:space="preserve"> MDA-MB-231 cells and </w:t>
      </w:r>
      <w:r w:rsidRPr="00AA43B9">
        <w:t>wait</w:t>
      </w:r>
      <w:r w:rsidR="00306DF8">
        <w:t>ed</w:t>
      </w:r>
      <w:r w:rsidRPr="00624952">
        <w:t xml:space="preserve"> until they </w:t>
      </w:r>
      <w:r w:rsidR="00306DF8">
        <w:t xml:space="preserve">reached </w:t>
      </w:r>
      <w:r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Pr="00624952">
        <w:t>.</w:t>
      </w:r>
      <w:r w:rsidR="007518ED">
        <w:t xml:space="preserve"> We then fed cells with </w:t>
      </w:r>
      <w:r w:rsidR="00243F70">
        <w:t xml:space="preserve">either </w:t>
      </w:r>
      <w:r w:rsidR="007518ED">
        <w:t>treated or untreated media.</w:t>
      </w:r>
      <w:r w:rsidRPr="00624952">
        <w:t xml:space="preserve"> Next we </w:t>
      </w:r>
      <w:r w:rsidRPr="00AA43B9">
        <w:t>remove</w:t>
      </w:r>
      <w:r w:rsidR="00306DF8">
        <w:t>d</w:t>
      </w:r>
      <w:r w:rsidRPr="00624952">
        <w:t xml:space="preserve"> the stoppers and </w:t>
      </w:r>
      <w:r w:rsidRPr="00AA43B9">
        <w:t>allow</w:t>
      </w:r>
      <w:r w:rsidR="00306DF8">
        <w:t>ed</w:t>
      </w:r>
      <w:r w:rsidRPr="00624952">
        <w:t xml:space="preserve"> the cells to move into the migration region. 4</w:t>
      </w:r>
      <w:r w:rsidR="00537068">
        <w:t>8</w:t>
      </w:r>
      <w:r w:rsidRPr="00624952">
        <w:t xml:space="preserve"> hours after removal of the stoppers</w:t>
      </w:r>
      <w:r w:rsidR="00306DF8">
        <w:t>,</w:t>
      </w:r>
      <w:r w:rsidRPr="00624952">
        <w:t xml:space="preserve"> we </w:t>
      </w:r>
      <w:r w:rsidRPr="00AA43B9">
        <w:t>image</w:t>
      </w:r>
      <w:r w:rsidR="00306DF8">
        <w:t>d</w:t>
      </w:r>
      <w:r w:rsidRPr="00624952">
        <w:t xml:space="preserve"> each well using a fluorescence microscope.</w:t>
      </w:r>
    </w:p>
    <w:p w:rsidR="00DF13C8" w:rsidRPr="00624952" w:rsidRDefault="00DF13C8" w:rsidP="00EA7AD4"/>
    <w:p w:rsidR="00BB7423" w:rsidRPr="00624952" w:rsidRDefault="00DF13C8" w:rsidP="00EA7AD4">
      <w:r w:rsidRPr="00624952">
        <w:rPr>
          <w:b/>
        </w:rPr>
        <w:t>Automatic selection of migration region:</w:t>
      </w:r>
      <w:r w:rsidRPr="00624952">
        <w:t xml:space="preserve"> 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</w:t>
      </w:r>
      <w:proofErr w:type="spellStart"/>
      <w:r w:rsidRPr="00624952">
        <w:t>Matlab</w:t>
      </w:r>
      <w:proofErr w:type="spellEnd"/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>as shown in figure 1</w:t>
      </w:r>
      <w:r w:rsidR="00D07A59">
        <w:t>.</w:t>
      </w:r>
    </w:p>
    <w:p w:rsidR="000A41E2" w:rsidRPr="00624952" w:rsidRDefault="00634989" w:rsidP="00EA7AD4">
      <w:r w:rsidRPr="00624952">
        <w:t xml:space="preserve"> </w:t>
      </w:r>
    </w:p>
    <w:p w:rsidR="009C6ADE" w:rsidRDefault="009C6ADE" w:rsidP="00EA7AD4">
      <w:r>
        <w:t xml:space="preserve">Note that these images are </w:t>
      </w:r>
      <w:r w:rsidR="00217734">
        <w:t>gray scale</w:t>
      </w:r>
      <w:r>
        <w:t xml:space="preserve"> (green is used throughout to highlight software outputs</w:t>
      </w:r>
      <w:r w:rsidR="00217734">
        <w:t xml:space="preserve"> as is shown in the right panel of figure 1</w:t>
      </w:r>
      <w:r>
        <w:t xml:space="preserve">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:rsidR="009C6ADE" w:rsidRDefault="009C6ADE" w:rsidP="00EA7AD4"/>
    <w:p w:rsidR="006357EE" w:rsidRPr="00624952" w:rsidRDefault="00DF13C8" w:rsidP="00EA7AD4">
      <w:r w:rsidRPr="00624952"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9D3F67">
              <w:rPr>
                <w:rFonts w:ascii="Cambria Math" w:hAnsi="Cambria Math"/>
                <w:noProof/>
              </w:rPr>
              <w:t>1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9D3F67">
              <w:rPr>
                <w:rFonts w:ascii="Cambria Math" w:hAnsi="Cambria Math"/>
                <w:noProof/>
              </w:rPr>
              <w:t>2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180A5F" w:rsidRPr="00624952" w:rsidRDefault="007777D0" w:rsidP="00EA7AD4">
      <w:r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lastRenderedPageBreak/>
        <w:t xml:space="preserve">Figure 2 shows the optimal circular region selected by the genetic algorithm when the input is the image from </w:t>
      </w:r>
      <w:r w:rsidR="00B346B2" w:rsidRPr="00624952">
        <w:t>f</w:t>
      </w:r>
      <w:r w:rsidR="00180A5F" w:rsidRPr="00624952">
        <w:t>igure 1.</w:t>
      </w:r>
    </w:p>
    <w:p w:rsidR="006B7582" w:rsidRDefault="006B7582" w:rsidP="00EA7AD4">
      <w:pPr>
        <w:rPr>
          <w:b/>
        </w:rPr>
      </w:pPr>
    </w:p>
    <w:p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f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:rsidTr="00EA7AD4">
        <w:tc>
          <w:tcPr>
            <w:tcW w:w="350" w:type="pct"/>
            <w:vAlign w:val="center"/>
          </w:tcPr>
          <w:p w:rsidR="006357EE" w:rsidRPr="00624952" w:rsidRDefault="006357EE" w:rsidP="00EA7AD4"/>
        </w:tc>
        <w:tc>
          <w:tcPr>
            <w:tcW w:w="4300" w:type="pct"/>
            <w:vAlign w:val="center"/>
          </w:tcPr>
          <w:p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9D3F67">
              <w:rPr>
                <w:rFonts w:ascii="Cambria Math" w:hAnsi="Cambria Math"/>
                <w:noProof/>
              </w:rPr>
              <w:t>3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:rsidR="00611E3F" w:rsidRPr="00264517" w:rsidRDefault="00264517" w:rsidP="00EA7AD4"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:rsidR="00264517" w:rsidRDefault="00264517" w:rsidP="00EA7AD4"/>
    <w:p w:rsidR="00DF13C8" w:rsidRPr="00624952" w:rsidRDefault="00B62A72" w:rsidP="00EA7AD4">
      <w:pPr>
        <w:pStyle w:val="Heading1"/>
      </w:pPr>
      <w:r w:rsidRPr="00624952">
        <w:t>Results</w:t>
      </w:r>
      <w:r w:rsidR="00DF13C8" w:rsidRPr="00624952">
        <w:t xml:space="preserve"> and Discussion</w:t>
      </w:r>
    </w:p>
    <w:p w:rsidR="00D555C5" w:rsidRPr="00624952" w:rsidRDefault="00D555C5" w:rsidP="00EA7AD4"/>
    <w:p w:rsidR="00B27E97" w:rsidRDefault="00DF13C8" w:rsidP="00EA7AD4">
      <w:r w:rsidRPr="00624952">
        <w:t>To test the hypothesis that MDA-MB-231 cells’ migration is reduced in the absence of AGR2, we designed an experiment</w:t>
      </w:r>
      <w:r w:rsidR="00FD5C8B">
        <w:t xml:space="preserve"> (utilizing the cell migration assay described in the Methods section)</w:t>
      </w:r>
      <w:r w:rsidRPr="00624952">
        <w:t xml:space="preserve">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 xml:space="preserve">but </w:t>
      </w:r>
      <w:r w:rsidR="00AA5688">
        <w:t xml:space="preserve">does </w:t>
      </w:r>
      <w:r w:rsidR="00306DF8">
        <w:t xml:space="preserve">not </w:t>
      </w:r>
      <w:r w:rsidR="00AA5688">
        <w:t xml:space="preserve">promote </w:t>
      </w:r>
      <w:r w:rsidR="00306DF8">
        <w:t>cell death</w:t>
      </w:r>
      <w:r w:rsidR="00FF5EEF" w:rsidRPr="00AA43B9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6]</w:t>
      </w:r>
      <w:r w:rsidR="00532C23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CE2B71">
        <w:t>e</w:t>
      </w:r>
      <w:r w:rsidR="00CE2B71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 w:rsidRPr="00752245">
        <w:t>IgG</w:t>
      </w:r>
      <w:r w:rsidR="002A23E3" w:rsidRPr="00752245"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is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</w:t>
      </w:r>
      <w:r w:rsidR="00FD5C8B">
        <w:t>1</w:t>
      </w:r>
      <w:r w:rsidR="00EC3043" w:rsidRPr="00624952">
        <w:t>)</w:t>
      </w:r>
      <w:r w:rsidR="003A0ABE" w:rsidRPr="00624952">
        <w:t xml:space="preserve"> are shown in figure 3</w:t>
      </w:r>
      <w:r w:rsidR="00EC3043" w:rsidRPr="00624952">
        <w:t xml:space="preserve"> (top)</w:t>
      </w:r>
      <w:r w:rsidR="003A0ABE" w:rsidRPr="00624952">
        <w:t>.</w:t>
      </w:r>
    </w:p>
    <w:p w:rsidR="006B7582" w:rsidRDefault="006B7582" w:rsidP="00EA7AD4"/>
    <w:p w:rsidR="00DF13C8" w:rsidRPr="00624952" w:rsidRDefault="00DF13C8" w:rsidP="00EA7AD4">
      <w:r w:rsidRPr="00624952">
        <w:t xml:space="preserve">For the untreated case and the control peptide we observe </w:t>
      </w:r>
      <w:r w:rsidR="00CE2B71">
        <w:t>increased</w:t>
      </w:r>
      <w:r w:rsidRPr="00624952">
        <w:t xml:space="preserve"> migration, with a </w:t>
      </w:r>
      <w:r w:rsidR="00752245">
        <w:t>46</w:t>
      </w:r>
      <w:r w:rsidRPr="00624952">
        <w:t>±</w:t>
      </w:r>
      <w:r w:rsidR="00752245">
        <w:t>2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</w:t>
      </w:r>
      <w:r w:rsidRPr="00624952">
        <w:t>±</w:t>
      </w:r>
      <w:r w:rsidR="00D74D51">
        <w:t>1</w:t>
      </w:r>
      <w:r w:rsidRPr="00624952">
        <w:t>.</w:t>
      </w:r>
      <w:r w:rsidR="00752245">
        <w:t>7</w:t>
      </w:r>
      <w:r w:rsidR="00752245" w:rsidRPr="00624952">
        <w:t xml:space="preserve"> </w:t>
      </w:r>
      <w:r w:rsidRPr="00624952">
        <w:t xml:space="preserve">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±</w:t>
      </w:r>
      <w:r w:rsidR="003530EB">
        <w:t>1.</w:t>
      </w:r>
      <w:r w:rsidR="00752245">
        <w:t>9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±3.</w:t>
      </w:r>
      <w:r w:rsidR="00752245">
        <w:t>2</w:t>
      </w:r>
      <w:r w:rsidRPr="00624952">
        <w:t xml:space="preserve"> percent of the migration region is covered. We reject the null hypothesis that the mean of the </w:t>
      </w:r>
      <w:r w:rsidR="000012FF">
        <w:t>AGR2-Ab</w:t>
      </w:r>
      <w:r w:rsidRPr="00624952">
        <w:t xml:space="preserve"> population 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t>5</w:t>
      </w:r>
      <w:r w:rsidRPr="00624952">
        <w:t>). Not only we confirm the hypothesis that MDA-MB-231 cells’ migration is reduced in the absence of AGR2, but our method allows for reproducible quantification of 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 a single input from the user (a string with the names of the control experiments) and it can run in a desktop machine with </w:t>
      </w:r>
      <w:proofErr w:type="spellStart"/>
      <w:r w:rsidR="00BB7AD3">
        <w:rPr>
          <w:rFonts w:eastAsiaTheme="minorEastAsia"/>
        </w:rPr>
        <w:t>Matlab</w:t>
      </w:r>
      <w:proofErr w:type="spellEnd"/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:rsidR="00D375C0" w:rsidRPr="00624952" w:rsidRDefault="00D375C0" w:rsidP="00EA7AD4">
      <w:pPr>
        <w:pStyle w:val="Heading1"/>
        <w:jc w:val="left"/>
      </w:pPr>
    </w:p>
    <w:p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  <w:r w:rsidR="00607859">
        <w:t xml:space="preserve"> and Future Work</w:t>
      </w:r>
    </w:p>
    <w:p w:rsidR="00D375C0" w:rsidRPr="00624952" w:rsidRDefault="00D375C0" w:rsidP="00EA7AD4"/>
    <w:p w:rsidR="00B62A7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 xml:space="preserve">. </w:t>
      </w:r>
      <w:r w:rsidR="00C835A2">
        <w:t>It is worth nothing that t</w:t>
      </w:r>
      <w:r w:rsidR="00607859">
        <w:t>his metric may not discern between cell motility and proliferation, hence in order to use it to estimate parameters for a mechanistic model</w:t>
      </w:r>
      <w:r w:rsidR="002A7E04">
        <w:t>,</w:t>
      </w:r>
      <w:r w:rsidR="00607859">
        <w:t xml:space="preserve"> a parameter estimator</w:t>
      </w:r>
      <w:r w:rsidR="00607859">
        <w:t xml:space="preserve"> such as </w:t>
      </w:r>
      <w:proofErr w:type="spellStart"/>
      <w:r w:rsidR="00607859">
        <w:t>CellPD</w:t>
      </w:r>
      <w:proofErr w:type="spellEnd"/>
      <w:r w:rsidR="00607859">
        <w:t xml:space="preserve"> </w:t>
      </w:r>
      <w:r w:rsidR="00EA112B">
        <w:t>[</w:t>
      </w:r>
      <w:r w:rsidR="00881A28">
        <w:t>7</w:t>
      </w:r>
      <w:r w:rsidR="00EA112B">
        <w:t>]</w:t>
      </w:r>
      <w:r w:rsidR="00607859">
        <w:t xml:space="preserve"> should be used to estimate parameters of processes which decouple proliferation and motility</w:t>
      </w:r>
      <w:r w:rsidR="00881A28">
        <w:t xml:space="preserve"> [8,9]</w:t>
      </w:r>
      <w:r w:rsidR="00607859">
        <w:t>. However this</w:t>
      </w:r>
      <w:r w:rsidR="002A7E04">
        <w:t xml:space="preserve"> metric</w:t>
      </w:r>
      <w:r w:rsidR="00A4527A">
        <w:t xml:space="preserve"> is robust</w:t>
      </w:r>
      <w:r w:rsidRPr="00624952">
        <w:t xml:space="preserve"> to image noise, open source, </w:t>
      </w:r>
      <w:r w:rsidR="00A4527A">
        <w:t>replicable</w:t>
      </w:r>
      <w:r w:rsidR="00A4527A">
        <w:t xml:space="preserve">, </w:t>
      </w:r>
      <w:r w:rsidR="00A4527A">
        <w:t>replicable</w:t>
      </w:r>
      <w:r w:rsidR="00A4527A" w:rsidRPr="00624952">
        <w:t xml:space="preserve"> </w:t>
      </w:r>
      <w:r w:rsidRPr="00624952">
        <w:t>and user friendly. In particular, we show that H10 aids in the reduction of migration of MDA-MB-231 cells by blocking sAGR2.</w:t>
      </w:r>
      <w:r w:rsidR="005C1F2E">
        <w:t xml:space="preserve">  This pipeline can be expanded to various cancer cell lines and model systems.  </w:t>
      </w:r>
    </w:p>
    <w:p w:rsidR="00F61EB7" w:rsidRPr="00624952" w:rsidRDefault="00F61EB7" w:rsidP="00EA7AD4"/>
    <w:p w:rsidR="00D555C5" w:rsidRPr="00624952" w:rsidRDefault="00D555C5" w:rsidP="00EA7AD4">
      <w:pPr>
        <w:pStyle w:val="Heading1"/>
      </w:pPr>
      <w:r w:rsidRPr="00624952">
        <w:t>Acknowledgements</w:t>
      </w:r>
    </w:p>
    <w:p w:rsidR="00D555C5" w:rsidRPr="00624952" w:rsidRDefault="00D555C5" w:rsidP="00EA7AD4">
      <w:bookmarkStart w:id="0" w:name="_GoBack"/>
      <w:bookmarkEnd w:id="0"/>
    </w:p>
    <w:p w:rsidR="00D555C5" w:rsidRPr="00624952" w:rsidRDefault="00045C28" w:rsidP="00EA7AD4">
      <w:r w:rsidRPr="00624952">
        <w:t>We thank the USC Center for Applied Molecular Medicine for generous</w:t>
      </w:r>
      <w:r w:rsidR="00DB1D89" w:rsidRPr="00624952">
        <w:t xml:space="preserve"> </w:t>
      </w:r>
      <w:r w:rsidRPr="00624952">
        <w:t>resources, the National Institutes of Health (Physical Sciences Oncology Center</w:t>
      </w:r>
      <w:r w:rsidR="00DB1D89" w:rsidRPr="00624952">
        <w:t xml:space="preserve"> </w:t>
      </w:r>
      <w:r w:rsidRPr="00624952">
        <w:t>gra</w:t>
      </w:r>
      <w:r w:rsidR="00DB1D89" w:rsidRPr="00624952">
        <w:t xml:space="preserve">nt 5U54CA143907 for Multi-scale </w:t>
      </w:r>
      <w:r w:rsidRPr="00624952">
        <w:t>Complex Systems Transdisciplinary Analysis</w:t>
      </w:r>
      <w:r w:rsidR="00DB1D89" w:rsidRPr="00624952">
        <w:t xml:space="preserve"> </w:t>
      </w:r>
      <w:r w:rsidRPr="00624952">
        <w:t>of Res</w:t>
      </w:r>
      <w:r w:rsidR="00DB1D89" w:rsidRPr="00624952">
        <w:t xml:space="preserve">ponse to Therapy (MCSTART), and </w:t>
      </w:r>
      <w:r w:rsidRPr="00624952">
        <w:t>1R01CA180149), the Breast Cancer</w:t>
      </w:r>
      <w:r w:rsidR="00DB1D89" w:rsidRPr="00624952">
        <w:t xml:space="preserve"> </w:t>
      </w:r>
      <w:r w:rsidRPr="00624952">
        <w:t xml:space="preserve">Research Foundation, the USC James H. </w:t>
      </w:r>
      <w:proofErr w:type="spellStart"/>
      <w:r w:rsidRPr="00624952">
        <w:t>Zumberge</w:t>
      </w:r>
      <w:proofErr w:type="spellEnd"/>
      <w:r w:rsidRPr="00624952">
        <w:t xml:space="preserve"> Research and Innovation</w:t>
      </w:r>
      <w:r w:rsidR="00DB1D89" w:rsidRPr="00624952">
        <w:t xml:space="preserve"> </w:t>
      </w:r>
      <w:r w:rsidRPr="00624952">
        <w:t>Fund, and USC Provost’s PhD fellowsh</w:t>
      </w:r>
      <w:r w:rsidR="00DB1D89" w:rsidRPr="00624952">
        <w:t xml:space="preserve">ip for their generous financial </w:t>
      </w:r>
      <w:r w:rsidRPr="00624952">
        <w:t>support</w:t>
      </w:r>
      <w:r w:rsidR="00DB1D89" w:rsidRPr="00624952">
        <w:t>.</w:t>
      </w:r>
    </w:p>
    <w:p w:rsidR="00956A27" w:rsidRPr="00624952" w:rsidRDefault="00956A27" w:rsidP="00EA7AD4"/>
    <w:p w:rsidR="00956A27" w:rsidRDefault="00956A27" w:rsidP="00EA7AD4">
      <w:pPr>
        <w:pStyle w:val="Heading1"/>
      </w:pPr>
      <w:r w:rsidRPr="00956A27">
        <w:t>Data and Software Availability</w:t>
      </w:r>
    </w:p>
    <w:p w:rsidR="00956A27" w:rsidRDefault="00956A27" w:rsidP="00956A27"/>
    <w:p w:rsidR="00956A27" w:rsidRDefault="00956A27" w:rsidP="00956A27">
      <w:r>
        <w:t xml:space="preserve">The code and data used throughout this manuscript can be accessed in the public </w:t>
      </w:r>
      <w:r w:rsidR="008F7C29">
        <w:t>G</w:t>
      </w:r>
      <w:r>
        <w:t>it</w:t>
      </w:r>
      <w:r w:rsidR="008F7C29">
        <w:t>H</w:t>
      </w:r>
      <w:r>
        <w:t xml:space="preserve">ub repository: </w:t>
      </w:r>
      <w:hyperlink r:id="rId8" w:history="1">
        <w:r w:rsidRPr="008F7C29">
          <w:rPr>
            <w:rStyle w:val="Hyperlink"/>
          </w:rPr>
          <w:t>https://github.com/edjuaro/cell-migration-quantification</w:t>
        </w:r>
      </w:hyperlink>
      <w:r w:rsidR="008F7C29">
        <w:t>.</w:t>
      </w:r>
    </w:p>
    <w:p w:rsidR="00956A27" w:rsidRPr="00956A27" w:rsidRDefault="00956A27" w:rsidP="00956A27"/>
    <w:p w:rsidR="00417F6C" w:rsidRPr="00624952" w:rsidRDefault="00417F6C" w:rsidP="00EA7AD4">
      <w:pPr>
        <w:pStyle w:val="Heading1"/>
      </w:pPr>
      <w:r w:rsidRPr="00624952">
        <w:t>Contributions</w:t>
      </w:r>
    </w:p>
    <w:p w:rsidR="00417F6C" w:rsidRPr="00624952" w:rsidRDefault="00417F6C" w:rsidP="00EA7AD4"/>
    <w:p w:rsidR="00413708" w:rsidRDefault="00417F6C" w:rsidP="00EA7AD4">
      <w:r w:rsidRPr="00624952">
        <w:t>Conceptualization of the main idea presente</w:t>
      </w:r>
      <w:r w:rsidR="00FF53F7">
        <w:t>d in the paper: EFJ, CG, AG,</w:t>
      </w:r>
      <w:r w:rsidRPr="00624952">
        <w:t xml:space="preserve"> and KK.</w:t>
      </w:r>
      <w:r w:rsidR="00EA7AD4">
        <w:t xml:space="preserve"> Model </w:t>
      </w:r>
      <w:r w:rsidRPr="00624952">
        <w:t>development: EFJ, CG, and AG.</w:t>
      </w:r>
      <w:r w:rsidR="00D375C0" w:rsidRPr="00624952">
        <w:t xml:space="preserve"> </w:t>
      </w:r>
      <w:r w:rsidR="00EA7AD4">
        <w:t xml:space="preserve"> </w:t>
      </w:r>
      <w:r w:rsidRPr="00624952">
        <w:t>Software &amp; Computation: EFJ and AG.</w:t>
      </w:r>
      <w:r w:rsidR="00D375C0" w:rsidRPr="00624952">
        <w:t xml:space="preserve"> </w:t>
      </w:r>
      <w:r w:rsidR="00EA7AD4">
        <w:t xml:space="preserve"> </w:t>
      </w:r>
      <w:r w:rsidRPr="00624952">
        <w:t>Biological Experiments: CG and KK.</w:t>
      </w:r>
      <w:r w:rsidR="00D375C0" w:rsidRPr="00624952">
        <w:t xml:space="preserve"> </w:t>
      </w:r>
      <w:r w:rsidR="00EA7AD4">
        <w:t xml:space="preserve"> </w:t>
      </w:r>
      <w:r w:rsidRPr="00624952">
        <w:t>Analysis of the results: EFJ, CG, and AG.</w:t>
      </w:r>
      <w:r w:rsidR="00D375C0" w:rsidRPr="00624952">
        <w:t xml:space="preserve"> </w:t>
      </w:r>
      <w:r w:rsidR="00EA7AD4">
        <w:t xml:space="preserve"> </w:t>
      </w:r>
      <w:r w:rsidRPr="00624952">
        <w:t>Writing – Original Draft: EFJ</w:t>
      </w:r>
      <w:r w:rsidR="00EA7AD4">
        <w:t>.</w:t>
      </w:r>
      <w:r w:rsidR="00D375C0" w:rsidRPr="00624952">
        <w:t xml:space="preserve"> </w:t>
      </w:r>
      <w:r w:rsidRPr="00624952">
        <w:t xml:space="preserve">Writing – </w:t>
      </w:r>
      <w:r w:rsidR="000063FB" w:rsidRPr="00624952">
        <w:t>Review &amp; Editing: EFJ, CG,</w:t>
      </w:r>
      <w:r w:rsidRPr="00624952">
        <w:t xml:space="preserve"> AG</w:t>
      </w:r>
      <w:r w:rsidR="000B27D0" w:rsidRPr="00624952">
        <w:t>, PM</w:t>
      </w:r>
      <w:r w:rsidR="000063FB" w:rsidRPr="00624952">
        <w:t>,</w:t>
      </w:r>
      <w:r w:rsidR="000B27D0" w:rsidRPr="00624952">
        <w:t xml:space="preserve"> </w:t>
      </w:r>
      <w:r w:rsidR="000063FB" w:rsidRPr="00624952">
        <w:t>and</w:t>
      </w:r>
      <w:r w:rsidR="000B27D0" w:rsidRPr="00624952">
        <w:t xml:space="preserve"> KK</w:t>
      </w:r>
      <w:r w:rsidRPr="00624952">
        <w:t>.</w:t>
      </w:r>
      <w:r w:rsidR="00D375C0" w:rsidRPr="00624952">
        <w:t xml:space="preserve"> </w:t>
      </w:r>
      <w:r w:rsidR="00EA7AD4">
        <w:t xml:space="preserve"> </w:t>
      </w:r>
      <w:r w:rsidRPr="00624952">
        <w:t xml:space="preserve">Supervision: PM </w:t>
      </w:r>
      <w:r w:rsidR="00837560" w:rsidRPr="00624952">
        <w:t>and</w:t>
      </w:r>
      <w:r w:rsidRPr="00624952">
        <w:t xml:space="preserve"> KK.</w:t>
      </w:r>
    </w:p>
    <w:p w:rsidR="009533D1" w:rsidRDefault="009533D1" w:rsidP="00EA7AD4"/>
    <w:p w:rsidR="009533D1" w:rsidRDefault="009533D1" w:rsidP="00BD4DEC">
      <w:pPr>
        <w:pStyle w:val="Heading1"/>
      </w:pPr>
      <w:r>
        <w:t>References</w:t>
      </w:r>
    </w:p>
    <w:p w:rsidR="00BD4DEC" w:rsidRPr="00BD4DEC" w:rsidRDefault="00BD4DEC" w:rsidP="00BD4DEC"/>
    <w:p w:rsidR="009533D1" w:rsidRDefault="009533D1" w:rsidP="00BD4DEC">
      <w:pPr>
        <w:spacing w:line="259" w:lineRule="auto"/>
      </w:pPr>
      <w:r>
        <w:t>[1]  D. H. Jones et al., "Regulation of cancer cell migration and bone metastasis by RANKL," Nature, vol. 440, pp. 692-696, 2006.</w:t>
      </w:r>
    </w:p>
    <w:p w:rsidR="009533D1" w:rsidRDefault="009533D1" w:rsidP="00BD4DEC">
      <w:pPr>
        <w:spacing w:line="259" w:lineRule="auto"/>
      </w:pPr>
      <w:r>
        <w:t xml:space="preserve">[2]  V. </w:t>
      </w:r>
      <w:proofErr w:type="spellStart"/>
      <w:r>
        <w:t>Brychtova</w:t>
      </w:r>
      <w:proofErr w:type="spellEnd"/>
      <w:r>
        <w:t xml:space="preserve"> et al., "Mechanisms of anterior gradient-2 regulation and function in cancer," in Seminars in cancer biology, 2015, pp. 16-24.</w:t>
      </w:r>
    </w:p>
    <w:p w:rsidR="009533D1" w:rsidRDefault="009533D1" w:rsidP="00BD4DEC">
      <w:pPr>
        <w:spacing w:line="259" w:lineRule="auto"/>
      </w:pPr>
      <w:r>
        <w:t xml:space="preserve">[3]  K. </w:t>
      </w:r>
      <w:proofErr w:type="spellStart"/>
      <w:r>
        <w:t>Kani</w:t>
      </w:r>
      <w:proofErr w:type="spellEnd"/>
      <w:r>
        <w:t xml:space="preserve"> et al., "Anterior gradient 2 (AGR2): Blood‐based biomarker elevated in metastatic prostate cancer associated with the neuroendocrine phenotype," The Prostate, vol. 73, pp. 306-315, 2013.</w:t>
      </w:r>
    </w:p>
    <w:p w:rsidR="009533D1" w:rsidRDefault="009533D1" w:rsidP="00BD4DEC">
      <w:pPr>
        <w:spacing w:line="259" w:lineRule="auto"/>
      </w:pPr>
      <w:r>
        <w:t xml:space="preserve">[4]  F. R. </w:t>
      </w:r>
      <w:proofErr w:type="spellStart"/>
      <w:r>
        <w:t>Fritzsche</w:t>
      </w:r>
      <w:proofErr w:type="spellEnd"/>
      <w:r>
        <w:t xml:space="preserve"> et al., "Prognostic relevance of AGR2 expression in breast cancer," Clinical Cancer Research, vol. 12, pp. 1728-1734, 2006.</w:t>
      </w:r>
    </w:p>
    <w:p w:rsidR="009533D1" w:rsidRDefault="009533D1" w:rsidP="00BD4DEC">
      <w:pPr>
        <w:spacing w:line="259" w:lineRule="auto"/>
      </w:pPr>
      <w:r>
        <w:t>[5]  J. T. Price et al., "Epidermal growth factor promotes MDA-MB-231 breast cancer cell migration through a phosphatidylinositol 3′-kinase and phospholipase C-dependent mechanism," Cancer research, vol. 59, pp. 5475-5478, 1999.</w:t>
      </w:r>
    </w:p>
    <w:p w:rsidR="009533D1" w:rsidRDefault="009533D1" w:rsidP="00BD4DEC">
      <w:pPr>
        <w:spacing w:line="259" w:lineRule="auto"/>
      </w:pPr>
      <w:r>
        <w:t>[6]  D. Zhang et al., "Paclitaxel: new uses for an old drug," Drug design, development and therapy, vol. 8, p. 279, 2014.</w:t>
      </w:r>
    </w:p>
    <w:p w:rsidR="009533D1" w:rsidRDefault="009533D1" w:rsidP="00BD4DEC">
      <w:pPr>
        <w:spacing w:line="259" w:lineRule="auto"/>
      </w:pPr>
      <w:r w:rsidRPr="00BD4DEC">
        <w:t xml:space="preserve">[7]  E.F. Juarez et al. </w:t>
      </w:r>
      <w:r>
        <w:t>"</w:t>
      </w:r>
      <w:r w:rsidRPr="00C66352">
        <w:t xml:space="preserve">Quantifying differences in cell line population dynamics using </w:t>
      </w:r>
      <w:proofErr w:type="spellStart"/>
      <w:r w:rsidRPr="00C66352">
        <w:t>CellPD</w:t>
      </w:r>
      <w:proofErr w:type="spellEnd"/>
      <w:r>
        <w:t xml:space="preserve">," </w:t>
      </w:r>
      <w:r w:rsidRPr="009533D1">
        <w:t>BMC Systems Biology</w:t>
      </w:r>
      <w:r>
        <w:t>, vol. 10, p. 92, 2016</w:t>
      </w:r>
    </w:p>
    <w:p w:rsidR="009533D1" w:rsidRDefault="009533D1" w:rsidP="00BD4DEC">
      <w:pPr>
        <w:spacing w:line="259" w:lineRule="auto"/>
      </w:pPr>
      <w:r w:rsidRPr="00217734">
        <w:t>[8] M. J. Simpson et al.</w:t>
      </w:r>
      <w:r w:rsidRPr="00217734">
        <w:t>,</w:t>
      </w:r>
      <w:r w:rsidRPr="00217734">
        <w:t xml:space="preserve"> </w:t>
      </w:r>
      <w:r w:rsidRPr="00C66352">
        <w:t>"Quantifying the roles of cell motility and cell proliferation in a circular barrier assay</w:t>
      </w:r>
      <w:r>
        <w:t xml:space="preserve">," </w:t>
      </w:r>
      <w:r w:rsidRPr="009533D1">
        <w:t>Journal of the Royal Society Interface</w:t>
      </w:r>
      <w:r>
        <w:t xml:space="preserve">, vol. 10, p. </w:t>
      </w:r>
      <w:r w:rsidRPr="009533D1">
        <w:t>20130007</w:t>
      </w:r>
      <w:r>
        <w:t>, 2013</w:t>
      </w:r>
    </w:p>
    <w:p w:rsidR="00BD4DEC" w:rsidRDefault="009533D1" w:rsidP="00BD4DEC">
      <w:pPr>
        <w:spacing w:line="259" w:lineRule="auto"/>
      </w:pPr>
      <w:r>
        <w:t>[9]</w:t>
      </w:r>
      <w:r>
        <w:t xml:space="preserve"> K.K. Treloar et al., </w:t>
      </w:r>
      <w:r>
        <w:t>"</w:t>
      </w:r>
      <w:r w:rsidRPr="009533D1">
        <w:t>Are in vitro estimates of cell diffusivity and cell proliferation rate sensitive to assay geometry?</w:t>
      </w:r>
      <w:r>
        <w:t xml:space="preserve">," </w:t>
      </w:r>
      <w:r w:rsidRPr="009533D1">
        <w:t>Journal of theoretical biology</w:t>
      </w:r>
      <w:r>
        <w:t xml:space="preserve">, vol. </w:t>
      </w:r>
      <w:r w:rsidR="00AE4D60">
        <w:t>356, pp. 71-84, 2014</w:t>
      </w:r>
    </w:p>
    <w:p w:rsidR="00BD4DEC" w:rsidRDefault="00BD4DEC" w:rsidP="00BD4DEC">
      <w:r>
        <w:br w:type="page"/>
      </w:r>
    </w:p>
    <w:p w:rsidR="00BD4DEC" w:rsidRDefault="00BD4DEC" w:rsidP="00217734">
      <w:pPr>
        <w:spacing w:after="160" w:line="259" w:lineRule="auto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1" locked="0" layoutInCell="1" allowOverlap="1" wp14:anchorId="35BA8B54" wp14:editId="507FF858">
                <wp:simplePos x="0" y="0"/>
                <wp:positionH relativeFrom="margin">
                  <wp:posOffset>0</wp:posOffset>
                </wp:positionH>
                <wp:positionV relativeFrom="paragraph">
                  <wp:posOffset>277495</wp:posOffset>
                </wp:positionV>
                <wp:extent cx="5939155" cy="3172460"/>
                <wp:effectExtent l="0" t="0" r="4445" b="2540"/>
                <wp:wrapTopAndBottom/>
                <wp:docPr id="3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939155" cy="3172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4DEC" w:rsidRDefault="00BD4DEC" w:rsidP="00BD4DEC">
                            <w:r w:rsidRPr="00204FED">
                              <w:rPr>
                                <w:noProof/>
                              </w:rPr>
                              <w:drawing>
                                <wp:inline distT="0" distB="0" distL="0" distR="0" wp14:anchorId="0ACF4A8B" wp14:editId="4D6B5D89">
                                  <wp:extent cx="5756910" cy="2329815"/>
                                  <wp:effectExtent l="0" t="0" r="0" b="0"/>
                                  <wp:docPr id="5" name="Pictur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56910" cy="232981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D4DEC" w:rsidRDefault="00BD4DEC" w:rsidP="00BD4DEC"/>
                          <w:p w:rsidR="00BD4DEC" w:rsidRPr="00180A5F" w:rsidRDefault="00BD4DEC" w:rsidP="00BD4DEC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1 – Sample images immediately after the stopper was removed. </w:t>
                            </w:r>
                            <w:r w:rsidRPr="00204FED">
                              <w:t xml:space="preserve">In </w:t>
                            </w:r>
                            <w:r>
                              <w:t>order to identify the migration region, we took images of each well (left), then we select a mask that covers the area utilized by cells, highlighted in green (right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5BA8B54" id="_x0000_t202" coordsize="21600,21600" o:spt="202" path="m,l,21600r21600,l21600,xe">
                <v:stroke joinstyle="miter"/>
                <v:path gradientshapeok="t" o:connecttype="rect"/>
              </v:shapetype>
              <v:shape id="Text Box 18" o:spid="_x0000_s1026" type="#_x0000_t202" style="position:absolute;margin-left:0;margin-top:21.85pt;width:467.65pt;height:249.8pt;z-index:-2516316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" strokeweight=".5pt">
                <v:path arrowok="t"/>
                <v:textbox>
                  <w:txbxContent>
                    <w:p w:rsidR="00BD4DEC" w:rsidRDefault="00BD4DEC" w:rsidP="00BD4DEC">
                      <w:r w:rsidRPr="00204FED">
                        <w:rPr>
                          <w:noProof/>
                        </w:rPr>
                        <w:drawing>
                          <wp:inline distT="0" distB="0" distL="0" distR="0" wp14:anchorId="0ACF4A8B" wp14:editId="4D6B5D89">
                            <wp:extent cx="5756910" cy="2329815"/>
                            <wp:effectExtent l="0" t="0" r="0" b="0"/>
                            <wp:docPr id="5" name="Pictur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56910" cy="232981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D4DEC" w:rsidRDefault="00BD4DEC" w:rsidP="00BD4DEC"/>
                    <w:p w:rsidR="00BD4DEC" w:rsidRPr="00180A5F" w:rsidRDefault="00BD4DEC" w:rsidP="00BD4DEC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1 – Sample images immediately after the stopper was removed. </w:t>
                      </w:r>
                      <w:r w:rsidRPr="00204FED">
                        <w:t xml:space="preserve">In </w:t>
                      </w:r>
                      <w:r>
                        <w:t>order to identify the migration region, we took images of each well (left), then we select a mask that covers the area utilized by cells, highlighted in green (right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BD4DEC" w:rsidRPr="00BD4DEC" w:rsidRDefault="00BD4DEC" w:rsidP="00BD4DEC"/>
    <w:p w:rsidR="00BD4DEC" w:rsidRPr="00BD4DEC" w:rsidRDefault="00BD4DEC" w:rsidP="00BD4DEC">
      <w:pPr>
        <w:spacing w:after="160" w:line="259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1" locked="0" layoutInCell="1" allowOverlap="1" wp14:anchorId="24CFD3CE" wp14:editId="53FD5ABB">
                <wp:simplePos x="0" y="0"/>
                <wp:positionH relativeFrom="margin">
                  <wp:posOffset>0</wp:posOffset>
                </wp:positionH>
                <wp:positionV relativeFrom="paragraph">
                  <wp:posOffset>277495</wp:posOffset>
                </wp:positionV>
                <wp:extent cx="5939155" cy="3164840"/>
                <wp:effectExtent l="0" t="0" r="4445" b="0"/>
                <wp:wrapTopAndBottom/>
                <wp:docPr id="2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939155" cy="31648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4DEC" w:rsidRDefault="00BD4DEC" w:rsidP="00BD4DEC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2567F94" wp14:editId="7B695456">
                                  <wp:extent cx="3143456" cy="2353586"/>
                                  <wp:effectExtent l="0" t="0" r="0" b="8890"/>
                                  <wp:docPr id="6" name="Picture 6" descr="C:\Users\EdwinFrancisco\AppData\Local\Microsoft\Windows\INetCacheContent.Word\OptimalCircle.pn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 descr="C:\Users\EdwinFrancisco\AppData\Local\Microsoft\Windows\INetCacheContent.Word\OptimalCircle.pn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265092" cy="244465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D4DEC" w:rsidRDefault="00BD4DEC" w:rsidP="00BD4DEC"/>
                          <w:p w:rsidR="00BD4DEC" w:rsidRPr="00180A5F" w:rsidRDefault="00BD4DEC" w:rsidP="00BD4DEC">
                            <w:pPr>
                              <w:rPr>
                                <w:b/>
                              </w:rPr>
                            </w:pPr>
                            <w:r w:rsidRPr="00204FED">
                              <w:rPr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b/>
                              </w:rPr>
                              <w:t>2</w:t>
                            </w:r>
                            <w:r w:rsidRPr="00204FED">
                              <w:rPr>
                                <w:b/>
                              </w:rPr>
                              <w:t xml:space="preserve"> – </w:t>
                            </w:r>
                            <w:r>
                              <w:rPr>
                                <w:b/>
                              </w:rPr>
                              <w:t>Automatically-selected migration region</w:t>
                            </w:r>
                            <w:r w:rsidRPr="00204FED">
                              <w:rPr>
                                <w:b/>
                              </w:rPr>
                              <w:t xml:space="preserve">. </w:t>
                            </w:r>
                            <w:r>
                              <w:t xml:space="preserve">The genetic algorithm selects </w:t>
                            </w:r>
                            <w:r w:rsidRPr="00A3426F">
                              <w:t xml:space="preserve">the largest circle which contains the least number of </w:t>
                            </w:r>
                            <w:r>
                              <w:t>masked</w:t>
                            </w:r>
                            <w:r w:rsidRPr="00A3426F">
                              <w:t xml:space="preserve"> pixels</w:t>
                            </w:r>
                            <w:r>
                              <w:t xml:space="preserve"> from the cell area mask. This optimal circle is the migration region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CFD3CE" id="Text Box 12" o:spid="_x0000_s1027" type="#_x0000_t202" style="position:absolute;margin-left:0;margin-top:21.85pt;width:467.65pt;height:249.2pt;z-index:-2516295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" strokeweight=".5pt">
                <v:path arrowok="t"/>
                <v:textbox>
                  <w:txbxContent>
                    <w:p w:rsidR="00BD4DEC" w:rsidRDefault="00BD4DEC" w:rsidP="00BD4DEC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2567F94" wp14:editId="7B695456">
                            <wp:extent cx="3143456" cy="2353586"/>
                            <wp:effectExtent l="0" t="0" r="0" b="8890"/>
                            <wp:docPr id="6" name="Picture 6" descr="C:\Users\EdwinFrancisco\AppData\Local\Microsoft\Windows\INetCacheContent.Word\OptimalCircle.pn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 descr="C:\Users\EdwinFrancisco\AppData\Local\Microsoft\Windows\INetCacheContent.Word\OptimalCircle.pn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265092" cy="244465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D4DEC" w:rsidRDefault="00BD4DEC" w:rsidP="00BD4DEC"/>
                    <w:p w:rsidR="00BD4DEC" w:rsidRPr="00180A5F" w:rsidRDefault="00BD4DEC" w:rsidP="00BD4DEC">
                      <w:pPr>
                        <w:rPr>
                          <w:b/>
                        </w:rPr>
                      </w:pPr>
                      <w:r w:rsidRPr="00204FED">
                        <w:rPr>
                          <w:b/>
                        </w:rPr>
                        <w:t xml:space="preserve">Figure </w:t>
                      </w:r>
                      <w:r>
                        <w:rPr>
                          <w:b/>
                        </w:rPr>
                        <w:t>2</w:t>
                      </w:r>
                      <w:r w:rsidRPr="00204FED">
                        <w:rPr>
                          <w:b/>
                        </w:rPr>
                        <w:t xml:space="preserve"> – </w:t>
                      </w:r>
                      <w:r>
                        <w:rPr>
                          <w:b/>
                        </w:rPr>
                        <w:t>Automatically-selected migration region</w:t>
                      </w:r>
                      <w:r w:rsidRPr="00204FED">
                        <w:rPr>
                          <w:b/>
                        </w:rPr>
                        <w:t xml:space="preserve">. </w:t>
                      </w:r>
                      <w:r>
                        <w:t xml:space="preserve">The genetic algorithm selects </w:t>
                      </w:r>
                      <w:r w:rsidRPr="00A3426F">
                        <w:t xml:space="preserve">the largest circle which contains the least number of </w:t>
                      </w:r>
                      <w:r>
                        <w:t>masked</w:t>
                      </w:r>
                      <w:r w:rsidRPr="00A3426F">
                        <w:t xml:space="preserve"> pixels</w:t>
                      </w:r>
                      <w:r>
                        <w:t xml:space="preserve"> from the cell area mask. This optimal circle is the migration region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8960" behindDoc="1" locked="0" layoutInCell="1" allowOverlap="1" wp14:anchorId="15FE6C17" wp14:editId="5C8565A7">
                <wp:simplePos x="0" y="0"/>
                <wp:positionH relativeFrom="margin">
                  <wp:posOffset>0</wp:posOffset>
                </wp:positionH>
                <wp:positionV relativeFrom="paragraph">
                  <wp:posOffset>165100</wp:posOffset>
                </wp:positionV>
                <wp:extent cx="6144260" cy="4770755"/>
                <wp:effectExtent l="0" t="0" r="2540" b="4445"/>
                <wp:wrapTopAndBottom/>
                <wp:docPr id="1" name="Text Box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6144260" cy="47707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4DEC" w:rsidRDefault="00BD4DEC" w:rsidP="00BD4DEC">
                            <w:pPr>
                              <w:jc w:val="center"/>
                              <w:rPr>
                                <w:noProof/>
                              </w:rPr>
                            </w:pPr>
                            <w:r w:rsidRPr="00CC41C4">
                              <w:rPr>
                                <w:noProof/>
                              </w:rPr>
                              <w:drawing>
                                <wp:inline distT="0" distB="0" distL="0" distR="0" wp14:anchorId="1FF9871B" wp14:editId="42C0C869">
                                  <wp:extent cx="4822190" cy="3940175"/>
                                  <wp:effectExtent l="0" t="0" r="0" b="3175"/>
                                  <wp:docPr id="23" name="Picture 2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822190" cy="39401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D4DEC" w:rsidRDefault="00BD4DEC" w:rsidP="00BD4DEC">
                            <w:r w:rsidRPr="00B426A6">
                              <w:rPr>
                                <w:b/>
                              </w:rPr>
                              <w:t>Figure 3 – Quantifying cell migration.</w:t>
                            </w:r>
                            <w:r>
                              <w:t xml:space="preserve"> Representative images (replicate 1) of each condition are shown (top). </w:t>
                            </w:r>
                            <w:r w:rsidRPr="00A3426F">
                              <w:t>10nM</w:t>
                            </w:r>
                            <w:r>
          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FE6C17" id="Text Box 19" o:spid="_x0000_s1028" type="#_x0000_t202" style="position:absolute;margin-left:0;margin-top:13pt;width:483.8pt;height:375.65pt;z-index:-2516275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" strokeweight=".5pt">
                <v:path arrowok="t"/>
                <v:textbox>
                  <w:txbxContent>
                    <w:p w:rsidR="00BD4DEC" w:rsidRDefault="00BD4DEC" w:rsidP="00BD4DEC">
                      <w:pPr>
                        <w:jc w:val="center"/>
                        <w:rPr>
                          <w:noProof/>
                        </w:rPr>
                      </w:pPr>
                      <w:r w:rsidRPr="00CC41C4">
                        <w:rPr>
                          <w:noProof/>
                        </w:rPr>
                        <w:drawing>
                          <wp:inline distT="0" distB="0" distL="0" distR="0" wp14:anchorId="1FF9871B" wp14:editId="42C0C869">
                            <wp:extent cx="4822190" cy="3940175"/>
                            <wp:effectExtent l="0" t="0" r="0" b="3175"/>
                            <wp:docPr id="23" name="Picture 2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822190" cy="394017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D4DEC" w:rsidRDefault="00BD4DEC" w:rsidP="00BD4DEC">
                      <w:r w:rsidRPr="00B426A6">
                        <w:rPr>
                          <w:b/>
                        </w:rPr>
                        <w:t>Figure 3 – Quantifying cell migration.</w:t>
                      </w:r>
                      <w:r>
                        <w:t xml:space="preserve"> Representative images (replicate 1) of each condition are shown (top). </w:t>
                      </w:r>
                      <w:r w:rsidRPr="00A3426F">
                        <w:t>10nM</w:t>
                      </w:r>
                      <w:r>
                        <w:t xml:space="preserve"> of Taxol and the10µg/mL of the H10 peptide show similar levels of migration inhibition compared to the positive and negative controls. Our metric (bottom) allows us to quantify the qualitative results (top)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BD4DEC" w:rsidRPr="00BD4DEC" w:rsidRDefault="00BD4DEC" w:rsidP="00BD4DEC"/>
    <w:p w:rsidR="009533D1" w:rsidRPr="00BD4DEC" w:rsidRDefault="009533D1" w:rsidP="00BD4DEC"/>
    <w:sectPr w:rsidR="009533D1" w:rsidRPr="00BD4DEC" w:rsidSect="00D063B4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B6E96" w:rsidRDefault="008B6E96" w:rsidP="00D375C0">
      <w:r>
        <w:separator/>
      </w:r>
    </w:p>
  </w:endnote>
  <w:endnote w:type="continuationSeparator" w:id="0">
    <w:p w:rsidR="008B6E96" w:rsidRDefault="008B6E96" w:rsidP="00D375C0">
      <w:r>
        <w:continuationSeparator/>
      </w:r>
    </w:p>
  </w:endnote>
  <w:endnote w:type="continuationNotice" w:id="1">
    <w:p w:rsidR="008B6E96" w:rsidRDefault="008B6E9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ource Sans Pro">
    <w:altName w:val="Cambria Math"/>
    <w:panose1 w:val="020B0604020202020204"/>
    <w:charset w:val="00"/>
    <w:family w:val="swiss"/>
    <w:notTrueType/>
    <w:pitch w:val="variable"/>
    <w:sig w:usb0="00000001" w:usb1="02000001" w:usb2="00000000" w:usb3="00000000" w:csb0="0000019F" w:csb1="00000000"/>
  </w:font>
  <w:font w:name="Source Serif Pro">
    <w:altName w:val="Century"/>
    <w:panose1 w:val="020B0604020202020204"/>
    <w:charset w:val="00"/>
    <w:family w:val="roman"/>
    <w:notTrueType/>
    <w:pitch w:val="variable"/>
    <w:sig w:usb0="00000007" w:usb1="00000001" w:usb2="00000000" w:usb3="00000000" w:csb0="00000093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B6E96" w:rsidRDefault="008B6E96" w:rsidP="00D375C0">
      <w:r>
        <w:separator/>
      </w:r>
    </w:p>
  </w:footnote>
  <w:footnote w:type="continuationSeparator" w:id="0">
    <w:p w:rsidR="008B6E96" w:rsidRDefault="008B6E96" w:rsidP="00D375C0">
      <w:r>
        <w:continuationSeparator/>
      </w:r>
    </w:p>
  </w:footnote>
  <w:footnote w:type="continuationNotice" w:id="1">
    <w:p w:rsidR="008B6E96" w:rsidRDefault="008B6E9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158E"/>
    <w:rsid w:val="00004A8B"/>
    <w:rsid w:val="000063FB"/>
    <w:rsid w:val="000129D9"/>
    <w:rsid w:val="000205D3"/>
    <w:rsid w:val="000340E6"/>
    <w:rsid w:val="00045C28"/>
    <w:rsid w:val="000769A1"/>
    <w:rsid w:val="00092AFA"/>
    <w:rsid w:val="000A41E2"/>
    <w:rsid w:val="000B258E"/>
    <w:rsid w:val="000B27D0"/>
    <w:rsid w:val="000C6652"/>
    <w:rsid w:val="000D3FE6"/>
    <w:rsid w:val="000E25B5"/>
    <w:rsid w:val="000E57CC"/>
    <w:rsid w:val="000E6E57"/>
    <w:rsid w:val="000F17E3"/>
    <w:rsid w:val="000F54CB"/>
    <w:rsid w:val="001023DD"/>
    <w:rsid w:val="00122967"/>
    <w:rsid w:val="0012590F"/>
    <w:rsid w:val="00125E41"/>
    <w:rsid w:val="001377BE"/>
    <w:rsid w:val="001473E8"/>
    <w:rsid w:val="00153856"/>
    <w:rsid w:val="001566DF"/>
    <w:rsid w:val="00162FAD"/>
    <w:rsid w:val="00180A5F"/>
    <w:rsid w:val="00190B4F"/>
    <w:rsid w:val="001C091A"/>
    <w:rsid w:val="001D67E3"/>
    <w:rsid w:val="001E54F2"/>
    <w:rsid w:val="001F591B"/>
    <w:rsid w:val="001F63D6"/>
    <w:rsid w:val="0020404B"/>
    <w:rsid w:val="00204FED"/>
    <w:rsid w:val="00214455"/>
    <w:rsid w:val="00217734"/>
    <w:rsid w:val="002222CE"/>
    <w:rsid w:val="00227B7B"/>
    <w:rsid w:val="00234FEE"/>
    <w:rsid w:val="00243F70"/>
    <w:rsid w:val="00251F20"/>
    <w:rsid w:val="00255B67"/>
    <w:rsid w:val="00264380"/>
    <w:rsid w:val="00264517"/>
    <w:rsid w:val="002A23E3"/>
    <w:rsid w:val="002A7E04"/>
    <w:rsid w:val="002A7F41"/>
    <w:rsid w:val="002C1EAC"/>
    <w:rsid w:val="002C2158"/>
    <w:rsid w:val="002D3E59"/>
    <w:rsid w:val="002E5973"/>
    <w:rsid w:val="002F1EE3"/>
    <w:rsid w:val="002F237C"/>
    <w:rsid w:val="002F763E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13708"/>
    <w:rsid w:val="00417F6C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7FD6"/>
    <w:rsid w:val="004C3FF0"/>
    <w:rsid w:val="004D0654"/>
    <w:rsid w:val="004F72EC"/>
    <w:rsid w:val="00517C2E"/>
    <w:rsid w:val="00532C23"/>
    <w:rsid w:val="00537068"/>
    <w:rsid w:val="0054296E"/>
    <w:rsid w:val="00562BAE"/>
    <w:rsid w:val="00573DA2"/>
    <w:rsid w:val="00580A08"/>
    <w:rsid w:val="0059071A"/>
    <w:rsid w:val="00591D90"/>
    <w:rsid w:val="005B2295"/>
    <w:rsid w:val="005C1F2E"/>
    <w:rsid w:val="005E55F3"/>
    <w:rsid w:val="00607859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18ED"/>
    <w:rsid w:val="00752245"/>
    <w:rsid w:val="00755F97"/>
    <w:rsid w:val="00762646"/>
    <w:rsid w:val="00762AD5"/>
    <w:rsid w:val="007743FD"/>
    <w:rsid w:val="007777D0"/>
    <w:rsid w:val="00780E7B"/>
    <w:rsid w:val="00794670"/>
    <w:rsid w:val="007A3552"/>
    <w:rsid w:val="007C1391"/>
    <w:rsid w:val="007C54AD"/>
    <w:rsid w:val="007D1263"/>
    <w:rsid w:val="00822D17"/>
    <w:rsid w:val="0082577C"/>
    <w:rsid w:val="008309A7"/>
    <w:rsid w:val="008310B7"/>
    <w:rsid w:val="008321A4"/>
    <w:rsid w:val="00835988"/>
    <w:rsid w:val="008362A9"/>
    <w:rsid w:val="00837560"/>
    <w:rsid w:val="00845E68"/>
    <w:rsid w:val="00881A28"/>
    <w:rsid w:val="00885D9F"/>
    <w:rsid w:val="00890325"/>
    <w:rsid w:val="008A2CE7"/>
    <w:rsid w:val="008B6E96"/>
    <w:rsid w:val="008B7356"/>
    <w:rsid w:val="008C3809"/>
    <w:rsid w:val="008C4870"/>
    <w:rsid w:val="008D7DA4"/>
    <w:rsid w:val="008E090D"/>
    <w:rsid w:val="008E6838"/>
    <w:rsid w:val="008F7C29"/>
    <w:rsid w:val="00900111"/>
    <w:rsid w:val="00900C42"/>
    <w:rsid w:val="00905325"/>
    <w:rsid w:val="00912D57"/>
    <w:rsid w:val="009229E0"/>
    <w:rsid w:val="00924D26"/>
    <w:rsid w:val="009523AB"/>
    <w:rsid w:val="009533D1"/>
    <w:rsid w:val="00956A27"/>
    <w:rsid w:val="00970C0F"/>
    <w:rsid w:val="00975D1D"/>
    <w:rsid w:val="00977DAF"/>
    <w:rsid w:val="009909AD"/>
    <w:rsid w:val="009967D5"/>
    <w:rsid w:val="00996FFC"/>
    <w:rsid w:val="009B75FA"/>
    <w:rsid w:val="009C6ADE"/>
    <w:rsid w:val="009D333D"/>
    <w:rsid w:val="009D3F67"/>
    <w:rsid w:val="009F07EE"/>
    <w:rsid w:val="00A1558D"/>
    <w:rsid w:val="00A33859"/>
    <w:rsid w:val="00A3426F"/>
    <w:rsid w:val="00A34287"/>
    <w:rsid w:val="00A43F0E"/>
    <w:rsid w:val="00A4527A"/>
    <w:rsid w:val="00A52718"/>
    <w:rsid w:val="00A6085A"/>
    <w:rsid w:val="00A76770"/>
    <w:rsid w:val="00A85E8A"/>
    <w:rsid w:val="00AA43B9"/>
    <w:rsid w:val="00AA5688"/>
    <w:rsid w:val="00AC2A15"/>
    <w:rsid w:val="00AC3C0E"/>
    <w:rsid w:val="00AC5425"/>
    <w:rsid w:val="00AE2887"/>
    <w:rsid w:val="00AE37B8"/>
    <w:rsid w:val="00AE4D60"/>
    <w:rsid w:val="00AE717E"/>
    <w:rsid w:val="00B27E97"/>
    <w:rsid w:val="00B3254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D4DEC"/>
    <w:rsid w:val="00BE5BB0"/>
    <w:rsid w:val="00BE74B3"/>
    <w:rsid w:val="00BE7940"/>
    <w:rsid w:val="00BF03CD"/>
    <w:rsid w:val="00C3371C"/>
    <w:rsid w:val="00C52CC0"/>
    <w:rsid w:val="00C53105"/>
    <w:rsid w:val="00C7428F"/>
    <w:rsid w:val="00C82690"/>
    <w:rsid w:val="00C835A2"/>
    <w:rsid w:val="00C84FD5"/>
    <w:rsid w:val="00C908A9"/>
    <w:rsid w:val="00C96714"/>
    <w:rsid w:val="00CA28DC"/>
    <w:rsid w:val="00CA5F71"/>
    <w:rsid w:val="00CB504F"/>
    <w:rsid w:val="00CB5444"/>
    <w:rsid w:val="00CC1526"/>
    <w:rsid w:val="00CC1F01"/>
    <w:rsid w:val="00CC41C4"/>
    <w:rsid w:val="00CE04FF"/>
    <w:rsid w:val="00CE2B71"/>
    <w:rsid w:val="00D057D1"/>
    <w:rsid w:val="00D05E05"/>
    <w:rsid w:val="00D063B4"/>
    <w:rsid w:val="00D07A59"/>
    <w:rsid w:val="00D157C9"/>
    <w:rsid w:val="00D375C0"/>
    <w:rsid w:val="00D555C5"/>
    <w:rsid w:val="00D5618C"/>
    <w:rsid w:val="00D64979"/>
    <w:rsid w:val="00D6624D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A112B"/>
    <w:rsid w:val="00EA7AD4"/>
    <w:rsid w:val="00EB56DD"/>
    <w:rsid w:val="00EC3043"/>
    <w:rsid w:val="00ED003C"/>
    <w:rsid w:val="00EE0327"/>
    <w:rsid w:val="00EE07D6"/>
    <w:rsid w:val="00EE1914"/>
    <w:rsid w:val="00EF7152"/>
    <w:rsid w:val="00F0557D"/>
    <w:rsid w:val="00F57E10"/>
    <w:rsid w:val="00F61EB7"/>
    <w:rsid w:val="00F65A0C"/>
    <w:rsid w:val="00F768F7"/>
    <w:rsid w:val="00F84E12"/>
    <w:rsid w:val="00F860FA"/>
    <w:rsid w:val="00F92C02"/>
    <w:rsid w:val="00FC0567"/>
    <w:rsid w:val="00FD5C8B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CFBE5E"/>
  <w15:docId w15:val="{88EAFA84-8ED4-7548-A503-BABE4C4250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  <w:style w:type="character" w:styleId="Hyperlink">
    <w:name w:val="Hyperlink"/>
    <w:basedOn w:val="DefaultParagraphFont"/>
    <w:uiPriority w:val="99"/>
    <w:unhideWhenUsed/>
    <w:rsid w:val="008F7C2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7C2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04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94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6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0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edjuaro/cell-migration-quantificatio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7328EA9-4188-FE4F-945A-9D030E2874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911</Words>
  <Characters>16593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9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win Francisco Juárez Rosales</dc:creator>
  <cp:lastModifiedBy>Juarez Rosales, Edwin</cp:lastModifiedBy>
  <cp:revision>4</cp:revision>
  <cp:lastPrinted>2018-07-12T01:07:00Z</cp:lastPrinted>
  <dcterms:created xsi:type="dcterms:W3CDTF">2018-07-12T01:07:00Z</dcterms:created>
  <dcterms:modified xsi:type="dcterms:W3CDTF">2018-07-12T01:24:00Z</dcterms:modified>
</cp:coreProperties>
</file>